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B4584">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B4584">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B4584">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DB458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của giao diện người dùng và cách mà người dùng tương tác với giao diện đó. Hornecker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4 tiêu chí để xây dựng một cách tương tác: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 xml:space="preserve">sự </w:t>
      </w:r>
      <w:r w:rsidR="006D3C13">
        <w:rPr>
          <w:color w:val="000000"/>
          <w:szCs w:val="26"/>
        </w:rPr>
        <w:fldChar w:fldCharType="begin" w:fldLock="1"/>
      </w:r>
      <w:r w:rsidR="006D3C13">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5]</w:t>
      </w:r>
      <w:r w:rsidR="006D3C13">
        <w:rPr>
          <w:color w:val="000000"/>
          <w:szCs w:val="26"/>
        </w:rPr>
        <w:fldChar w:fldCharType="end"/>
      </w:r>
      <w:r w:rsidR="00B67720" w:rsidRPr="002A0BE8">
        <w:rPr>
          <w:color w:val="000000"/>
          <w:szCs w:val="26"/>
        </w:rPr>
        <w:t>, 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xml:space="preserve">. Thêm vào đó sự gia tăng băng thông rộng và kết nối Internet tốc độ cao cũng hỗ trợ cho việc mở rộng các thiết bị Tangible, đơn cử là hệ thống Kinected Conference của Anthony DeVincenzi và các cộng sự </w:t>
      </w:r>
      <w:r w:rsidR="00911FEB">
        <w:rPr>
          <w:color w:val="000000"/>
          <w:szCs w:val="26"/>
        </w:rPr>
        <w:fldChar w:fldCharType="begin" w:fldLock="1"/>
      </w:r>
      <w:r w:rsidR="00911FE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7]</w:t>
      </w:r>
      <w:r w:rsidR="00911FEB">
        <w:rPr>
          <w:color w:val="000000"/>
          <w:szCs w:val="26"/>
        </w:rPr>
        <w:fldChar w:fldCharType="end"/>
      </w:r>
      <w:r w:rsidR="00B67720" w:rsidRPr="002A0BE8">
        <w:rPr>
          <w:color w:val="000000"/>
          <w:szCs w:val="26"/>
        </w:rPr>
        <w:t xml:space="preserve">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911FE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911FEB" w:rsidRPr="00911FE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8]"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911FE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8]"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Pr="00562157" w:rsidRDefault="00BE4A59" w:rsidP="00143180">
      <w:pPr>
        <w:pStyle w:val="Bullet4"/>
        <w:rPr>
          <w:lang w:val="en-US"/>
        </w:rPr>
      </w:pPr>
      <w:r>
        <w:rPr>
          <w:lang w:val="en-US"/>
        </w:rPr>
        <w:t>Tương tác 1 phần vào môi trường để kích hoạt sự kiện</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lang w:val="en-US"/>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 cảnh lên đĩa thức ăn</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w:t>
      </w:r>
      <w:r w:rsidRPr="006B665B">
        <w:lastRenderedPageBreak/>
        <w:t>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5"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5"/>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6"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6"/>
    </w:p>
    <w:p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w:t>
      </w:r>
      <w:r>
        <w:lastRenderedPageBreak/>
        <w:t>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7"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7"/>
      <w:r>
        <w:t xml:space="preserve"> Hành động Erect</w:t>
      </w:r>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8"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8"/>
      <w:r>
        <w:t xml:space="preserve"> Hành động Shake Down</w:t>
      </w:r>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9"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79"/>
      <w:r>
        <w:t xml:space="preserve"> Hành động Shake Up</w:t>
      </w:r>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0" w:name="_Toc359716061"/>
      <w:bookmarkStart w:id="181" w:name="_Toc360055355"/>
      <w:bookmarkStart w:id="182" w:name="_Toc360417474"/>
      <w:bookmarkStart w:id="183" w:name="_Toc360417654"/>
      <w:bookmarkStart w:id="184" w:name="_Toc515781205"/>
      <w:bookmarkEnd w:id="170"/>
      <w:bookmarkEnd w:id="171"/>
      <w:r w:rsidRPr="00562157">
        <w:rPr>
          <w:lang w:val="en-US"/>
        </w:rPr>
        <w:lastRenderedPageBreak/>
        <w:t>Lý do thực hiện đề tài</w:t>
      </w:r>
      <w:bookmarkEnd w:id="180"/>
      <w:bookmarkEnd w:id="181"/>
      <w:bookmarkEnd w:id="182"/>
      <w:bookmarkEnd w:id="183"/>
      <w:bookmarkEnd w:id="184"/>
    </w:p>
    <w:p w:rsidR="008F7757" w:rsidRDefault="002245C9" w:rsidP="00386D5A">
      <w:bookmarkStart w:id="185" w:name="_Toc359716062"/>
      <w:bookmarkStart w:id="186" w:name="_Toc360055356"/>
      <w:bookmarkStart w:id="187" w:name="_Toc360417475"/>
      <w:bookmarkStart w:id="188"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911FE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0]", "plainTextFormattedCitation" : "[10]", "previouslyFormattedCitation" : "[9]" }, "properties" : { "noteIndex" : 0 }, "schema" : "https://github.com/citation-style-language/schema/raw/master/csl-citation.json" }</w:instrText>
      </w:r>
      <w:r w:rsidR="003041C1">
        <w:fldChar w:fldCharType="separate"/>
      </w:r>
      <w:r w:rsidR="00911FEB" w:rsidRPr="00911FEB">
        <w:rPr>
          <w:noProof/>
        </w:rPr>
        <w:t>[10]</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89" w:name="_Toc515781206"/>
      <w:r w:rsidRPr="00562157">
        <w:rPr>
          <w:lang w:val="en-US"/>
        </w:rPr>
        <w:lastRenderedPageBreak/>
        <w:t>Mục tiêu đề tài</w:t>
      </w:r>
      <w:bookmarkEnd w:id="185"/>
      <w:bookmarkEnd w:id="186"/>
      <w:bookmarkEnd w:id="187"/>
      <w:bookmarkEnd w:id="188"/>
      <w:bookmarkEnd w:id="189"/>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 đã triển thực tế 2 hệ thống để chứng minh tính thực tiễn của đề tài:</w:t>
      </w:r>
    </w:p>
    <w:p w:rsidR="009B47FE" w:rsidRDefault="009B47FE" w:rsidP="00143180">
      <w:pPr>
        <w:pStyle w:val="Bullet6"/>
        <w:rPr>
          <w:lang w:val="en-US"/>
        </w:rPr>
      </w:pPr>
      <w:r>
        <w:rPr>
          <w:lang w:val="en-US"/>
        </w:rPr>
        <w:lastRenderedPageBreak/>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0" w:name="_Toc359938280"/>
      <w:bookmarkStart w:id="191" w:name="_Toc360055357"/>
      <w:bookmarkStart w:id="192" w:name="_Toc360417476"/>
      <w:bookmarkStart w:id="193" w:name="_Toc360417656"/>
      <w:bookmarkStart w:id="194" w:name="_Toc515781207"/>
      <w:r w:rsidRPr="00562157">
        <w:rPr>
          <w:lang w:val="en-US"/>
        </w:rPr>
        <w:t>Nội dung luận văn</w:t>
      </w:r>
      <w:bookmarkEnd w:id="190"/>
      <w:bookmarkEnd w:id="191"/>
      <w:bookmarkEnd w:id="192"/>
      <w:bookmarkEnd w:id="193"/>
      <w:bookmarkEnd w:id="194"/>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lastRenderedPageBreak/>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E416AE" w:rsidRDefault="00DB4584"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DB4584" w:rsidRPr="00E416AE" w:rsidRDefault="00DB458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DB4584" w:rsidRPr="00E416AE" w:rsidRDefault="00DB4584"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DB4584" w:rsidRPr="00E416AE" w:rsidRDefault="00DB458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DB4584" w:rsidRPr="00E416AE" w:rsidRDefault="00DB458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DB4584" w:rsidRPr="00E416AE" w:rsidRDefault="00DB458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DB4584" w:rsidRPr="00E416AE" w:rsidRDefault="00DB4584"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DB4584" w:rsidRPr="00E416AE" w:rsidRDefault="00DB4584"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DB4584" w:rsidRPr="00CA5CE2" w:rsidRDefault="00DB4584"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DB4584" w:rsidRPr="00AB63EF" w:rsidRDefault="00DB4584"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DB4584" w:rsidRPr="00CA5CE2" w:rsidRDefault="00DB4584"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DB4584" w:rsidRPr="00CA5CE2" w:rsidRDefault="00DB4584"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B4584" w:rsidRPr="00CA5CE2" w:rsidRDefault="00DB4584"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B4584" w:rsidRPr="00AB63EF" w:rsidRDefault="00DB4584"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B4584" w:rsidRPr="00CA5CE2" w:rsidRDefault="00DB4584"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DB4584" w:rsidRPr="00CA5CE2" w:rsidRDefault="00DB4584"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2"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dẫn: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3"/>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4"/>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5"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6"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6"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1"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2"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3"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4"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5"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911FE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1]", "plainTextFormattedCitation" : "[11]", "previouslyFormattedCitation" : "[10]" }, "properties" : { "noteIndex" : 0 }, "schema" : "https://github.com/citation-style-language/schema/raw/master/csl-citation.json" }</w:instrText>
      </w:r>
      <w:r w:rsidR="00470B0C">
        <w:fldChar w:fldCharType="separate"/>
      </w:r>
      <w:r w:rsidR="00911FEB" w:rsidRPr="00911FEB">
        <w:rPr>
          <w:noProof/>
        </w:rPr>
        <w:t>[11]</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7"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Emitters: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43180">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9"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61"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63"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0"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1" w:name="_Ref515742325"/>
      <w:bookmarkStart w:id="262"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1"/>
      <w:bookmarkEnd w:id="262"/>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911FE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2]", "plainTextFormattedCitation" : "[12]", "previouslyFormattedCitation" : "[11]" }, "properties" : { "noteIndex" : 0 }, "schema" : "https://github.com/citation-style-language/schema/raw/master/csl-citation.json" }</w:instrText>
      </w:r>
      <w:r>
        <w:fldChar w:fldCharType="separate"/>
      </w:r>
      <w:r w:rsidR="00911FEB" w:rsidRPr="00911FEB">
        <w:rPr>
          <w:noProof/>
        </w:rPr>
        <w:t>[1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0"/>
    </w:p>
    <w:p w:rsidR="00994A77" w:rsidRPr="00562157" w:rsidRDefault="00994A77" w:rsidP="00994A77">
      <w:pPr>
        <w:pStyle w:val="Heading3"/>
      </w:pPr>
      <w:bookmarkStart w:id="263" w:name="_Toc515781222"/>
      <w:r>
        <w:t>Camera</w:t>
      </w:r>
      <w:bookmarkEnd w:id="263"/>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4" w:name="_Ref515712410"/>
      <w:bookmarkStart w:id="265"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4"/>
      <w:r>
        <w:t xml:space="preserve"> </w:t>
      </w:r>
      <w:r>
        <w:rPr>
          <w:noProof/>
        </w:rPr>
        <w:t>Thông số cơ bản của Camera</w:t>
      </w:r>
      <w:bookmarkEnd w:id="265"/>
    </w:p>
    <w:p w:rsidR="007511E6" w:rsidRPr="00562157" w:rsidRDefault="007511E6" w:rsidP="007511E6">
      <w:pPr>
        <w:pStyle w:val="Heading3"/>
      </w:pPr>
      <w:bookmarkStart w:id="266" w:name="_Toc515781223"/>
      <w:r>
        <w:t>Material</w:t>
      </w:r>
      <w:bookmarkEnd w:id="266"/>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143180">
      <w:pPr>
        <w:pStyle w:val="Solution"/>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7"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9"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71"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Max particles: số hạt tối đa xuất hiện trong particle system.</w:t>
      </w:r>
    </w:p>
    <w:p w:rsidR="00CF1A16" w:rsidRDefault="00CF1A16" w:rsidP="00143180">
      <w:pPr>
        <w:pStyle w:val="ListParagraph"/>
        <w:numPr>
          <w:ilvl w:val="0"/>
          <w:numId w:val="32"/>
        </w:numPr>
      </w:pPr>
      <w:r>
        <w:t>Material/Shader: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73"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43180">
      <w:pPr>
        <w:pStyle w:val="Solution"/>
        <w:numPr>
          <w:ilvl w:val="0"/>
          <w:numId w:val="0"/>
        </w:numPr>
        <w:ind w:left="562"/>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7"/>
      <w:r>
        <w:rPr>
          <w:noProof/>
        </w:rPr>
        <w:t xml:space="preserve"> Các thành phần cơ bản của Light Component</w:t>
      </w:r>
      <w:bookmarkEnd w:id="278"/>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DB4584" w:rsidRPr="00475CBF" w:rsidRDefault="00DB4584"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DB4584" w:rsidRPr="00475CBF" w:rsidRDefault="00DB4584"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DB4584" w:rsidRPr="00475CBF" w:rsidRDefault="00DB4584"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DB4584" w:rsidRPr="00475CBF" w:rsidRDefault="00DB4584"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DB4584" w:rsidRPr="00475CBF" w:rsidRDefault="00DB4584"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DB4584" w:rsidRPr="00475CBF" w:rsidRDefault="00DB4584"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DB4584" w:rsidRPr="00475CBF" w:rsidRDefault="00DB4584"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DB4584" w:rsidRPr="00475CBF" w:rsidRDefault="00DB4584"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83"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DB4584" w:rsidRDefault="00DB4584"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DB4584" w:rsidRDefault="00DB4584"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DB4584" w:rsidRDefault="00DB4584"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DB4584" w:rsidRDefault="00DB4584"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DB4584" w:rsidRDefault="00DB4584"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DB4584" w:rsidRDefault="00DB4584"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DB4584" w:rsidRDefault="00DB4584"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DB4584" w:rsidRDefault="00DB4584"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DB4584" w:rsidRDefault="00DB4584"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DB4584" w:rsidRDefault="00DB4584"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1"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Start w:id="294" w:name="_Ref517361445"/>
      <w:bookmarkEnd w:id="259"/>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bookmarkEnd w:id="294"/>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5" w:name="_Toc359938301"/>
      <w:bookmarkStart w:id="296" w:name="_Toc360055378"/>
      <w:bookmarkStart w:id="297" w:name="_Toc360417496"/>
      <w:bookmarkStart w:id="298" w:name="_Toc360417676"/>
      <w:bookmarkStart w:id="299" w:name="_Toc515781231"/>
      <w:r w:rsidRPr="00562157">
        <w:rPr>
          <w:lang w:val="en-US"/>
        </w:rPr>
        <w:t xml:space="preserve">Giới thiệu </w:t>
      </w:r>
      <w:r w:rsidR="007C72D8" w:rsidRPr="00562157">
        <w:rPr>
          <w:lang w:val="en-US"/>
        </w:rPr>
        <w:t>tổng quan</w:t>
      </w:r>
      <w:bookmarkEnd w:id="295"/>
      <w:bookmarkEnd w:id="296"/>
      <w:bookmarkEnd w:id="297"/>
      <w:bookmarkEnd w:id="298"/>
      <w:bookmarkEnd w:id="299"/>
    </w:p>
    <w:p w:rsidR="00487631" w:rsidRDefault="00487631" w:rsidP="00487631">
      <w:pPr>
        <w:pStyle w:val="BodyText"/>
        <w:rPr>
          <w:lang w:val="en-US"/>
        </w:rPr>
      </w:pPr>
      <w:bookmarkStart w:id="300" w:name="_Toc359938302"/>
      <w:bookmarkStart w:id="301" w:name="_Toc360055379"/>
      <w:bookmarkStart w:id="302" w:name="_Toc360417497"/>
      <w:bookmarkStart w:id="303"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4" w:name="_Toc515781232"/>
      <w:bookmarkEnd w:id="300"/>
      <w:bookmarkEnd w:id="301"/>
      <w:bookmarkEnd w:id="302"/>
      <w:bookmarkEnd w:id="303"/>
      <w:r>
        <w:rPr>
          <w:lang w:val="en-US"/>
        </w:rPr>
        <w:lastRenderedPageBreak/>
        <w:t>Cấu hình</w:t>
      </w:r>
      <w:r w:rsidR="00D233E3" w:rsidRPr="00562157">
        <w:rPr>
          <w:lang w:val="en-US"/>
        </w:rPr>
        <w:t xml:space="preserve"> hệ thống</w:t>
      </w:r>
      <w:bookmarkEnd w:id="304"/>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DB4584" w:rsidRPr="00ED5DBD" w:rsidRDefault="00DB458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B4584" w:rsidRDefault="00DB458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DB4584" w:rsidRDefault="00DB458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DB4584" w:rsidRDefault="00DB458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DB4584" w:rsidRDefault="00DB458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DB4584" w:rsidRDefault="00DB458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DB4584" w:rsidRDefault="00DB4584"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DB4584" w:rsidRDefault="00DB458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DB4584" w:rsidRPr="00ED5DBD" w:rsidRDefault="00DB458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DB4584" w:rsidRDefault="00DB458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DB4584" w:rsidRDefault="00DB458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DB4584" w:rsidRDefault="00DB458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DB4584" w:rsidRDefault="00DB458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DB4584" w:rsidRDefault="00DB458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DB4584" w:rsidRDefault="00DB4584"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DB4584" w:rsidRDefault="00DB4584"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5" w:name="_Ref515720799"/>
      <w:bookmarkStart w:id="306"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5"/>
      <w:r>
        <w:rPr>
          <w:noProof/>
        </w:rPr>
        <w:t xml:space="preserve"> </w:t>
      </w:r>
      <w:r w:rsidR="0052285B">
        <w:rPr>
          <w:noProof/>
        </w:rPr>
        <w:t>Cấu hình thiết lập của hệ thống</w:t>
      </w:r>
      <w:bookmarkEnd w:id="306"/>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4"/>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5"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6"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7" o:title=""/>
                </v:shape>
                <w10:anchorlock/>
              </v:group>
            </w:pict>
          </mc:Fallback>
        </mc:AlternateContent>
      </w:r>
    </w:p>
    <w:p w:rsidR="0052285B" w:rsidRDefault="0052285B" w:rsidP="00997AEC">
      <w:pPr>
        <w:pStyle w:val="Caption"/>
        <w:rPr>
          <w:noProof/>
        </w:rPr>
      </w:pPr>
      <w:bookmarkStart w:id="307" w:name="_Ref515714122"/>
      <w:bookmarkStart w:id="308"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7"/>
      <w:r>
        <w:t xml:space="preserve"> </w:t>
      </w:r>
      <w:r>
        <w:rPr>
          <w:noProof/>
        </w:rPr>
        <w:t>Hình ảnh thực tế của hệ thống</w:t>
      </w:r>
      <w:bookmarkEnd w:id="308"/>
    </w:p>
    <w:p w:rsidR="00997AEC" w:rsidRPr="00997AEC" w:rsidRDefault="00997AEC" w:rsidP="00997AEC"/>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lastRenderedPageBreak/>
        <w:t>Kịch bản sử dụng hệ thống</w:t>
      </w:r>
      <w:bookmarkEnd w:id="309"/>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B4584" w:rsidRPr="004B5089" w:rsidRDefault="00DB4584"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DB4584" w:rsidRPr="004B5089" w:rsidRDefault="00DB458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DB4584" w:rsidRDefault="00DB458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DB4584" w:rsidRPr="004B5089" w:rsidRDefault="00DB458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DB4584" w:rsidRPr="004B5089" w:rsidRDefault="00DB4584"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DB4584" w:rsidRPr="004B5089" w:rsidRDefault="00DB458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DB4584" w:rsidRDefault="00DB458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DB4584" w:rsidRPr="004B5089" w:rsidRDefault="00DB458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4"/>
      <w:r>
        <w:rPr>
          <w:noProof/>
        </w:rPr>
        <w:t xml:space="preserve"> Cách bố trí máy chiếu trên cao</w:t>
      </w:r>
      <w:bookmarkEnd w:id="315"/>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DB4584" w:rsidRPr="00C22F55" w:rsidRDefault="00DB458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DB4584" w:rsidRPr="00C22F55" w:rsidRDefault="00DB458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DB4584" w:rsidRDefault="00DB458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DB4584" w:rsidRDefault="00DB458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DB4584" w:rsidRDefault="00DB458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DB4584" w:rsidRDefault="00DB458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B4584" w:rsidRDefault="00DB4584"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DB4584" w:rsidRDefault="00DB458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DB4584" w:rsidRDefault="00DB458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DB4584" w:rsidRDefault="00DB458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DB4584" w:rsidRDefault="00DB458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DB4584" w:rsidRDefault="00DB4584"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DB4584" w:rsidRDefault="00DB458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DB4584" w:rsidRDefault="00DB458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lastRenderedPageBreak/>
        <w:t xml:space="preserve">Kỹ thuật ánh xạ tọa độ giữa </w:t>
      </w:r>
      <w:r w:rsidR="00032D0B">
        <w:t>các không gian tọa độ</w:t>
      </w:r>
      <w:bookmarkEnd w:id="324"/>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Default="00005030" w:rsidP="00005030">
      <w:bookmarkStart w:id="325" w:name="_Toc360417501"/>
      <w:bookmarkStart w:id="326"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DB4584"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DB4584"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DB4584"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0">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B4584" w:rsidRDefault="00DB4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B4584" w:rsidRPr="00665AE1" w:rsidRDefault="00DB4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B4584" w:rsidRPr="00665AE1" w:rsidRDefault="00DB458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Pr="00665AE1" w:rsidRDefault="00DB458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B4584" w:rsidRDefault="00DB4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B4584" w:rsidRPr="00665AE1" w:rsidRDefault="00DB458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B4584" w:rsidRDefault="00DB4584" w:rsidP="00932977">
                                <w:pPr>
                                  <w:pStyle w:val="NormalWeb"/>
                                  <w:spacing w:after="101" w:line="216" w:lineRule="auto"/>
                                  <w:jc w:val="center"/>
                                </w:pPr>
                                <w:r>
                                  <w:rPr>
                                    <w:color w:val="FFFFFF" w:themeColor="light1"/>
                                    <w:kern w:val="24"/>
                                  </w:rPr>
                                  <w:t>Module A</w:t>
                                </w:r>
                              </w:p>
                              <w:p w:rsidR="00DB4584" w:rsidRDefault="00DB4584"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B4584" w:rsidRDefault="00DB4584" w:rsidP="00932977">
                                <w:pPr>
                                  <w:pStyle w:val="NormalWeb"/>
                                  <w:spacing w:after="101" w:line="216" w:lineRule="auto"/>
                                  <w:jc w:val="center"/>
                                </w:pPr>
                                <w:r>
                                  <w:rPr>
                                    <w:color w:val="FFFFFF" w:themeColor="light1"/>
                                    <w:kern w:val="24"/>
                                  </w:rPr>
                                  <w:t>Module B</w:t>
                                </w:r>
                              </w:p>
                              <w:p w:rsidR="00DB4584" w:rsidRDefault="00DB4584"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B4584" w:rsidRDefault="00DB4584" w:rsidP="00932977">
                                <w:pPr>
                                  <w:pStyle w:val="NormalWeb"/>
                                  <w:spacing w:after="101" w:line="216" w:lineRule="auto"/>
                                  <w:jc w:val="center"/>
                                </w:pPr>
                                <w:r>
                                  <w:rPr>
                                    <w:color w:val="FFFFFF" w:themeColor="light1"/>
                                    <w:kern w:val="24"/>
                                  </w:rPr>
                                  <w:t>Module C</w:t>
                                </w:r>
                              </w:p>
                              <w:p w:rsidR="00DB4584" w:rsidRDefault="00DB4584"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DB4584" w:rsidRDefault="00DB4584" w:rsidP="00932977">
                          <w:pPr>
                            <w:pStyle w:val="NormalWeb"/>
                            <w:spacing w:after="101" w:line="216" w:lineRule="auto"/>
                            <w:jc w:val="center"/>
                          </w:pPr>
                          <w:r>
                            <w:rPr>
                              <w:color w:val="FFFFFF" w:themeColor="light1"/>
                              <w:kern w:val="24"/>
                            </w:rPr>
                            <w:t>Module A</w:t>
                          </w:r>
                        </w:p>
                        <w:p w:rsidR="00DB4584" w:rsidRDefault="00DB4584"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DB4584" w:rsidRDefault="00DB4584" w:rsidP="00932977">
                          <w:pPr>
                            <w:pStyle w:val="NormalWeb"/>
                            <w:spacing w:after="101" w:line="216" w:lineRule="auto"/>
                            <w:jc w:val="center"/>
                          </w:pPr>
                          <w:r>
                            <w:rPr>
                              <w:color w:val="FFFFFF" w:themeColor="light1"/>
                              <w:kern w:val="24"/>
                            </w:rPr>
                            <w:t>Module B</w:t>
                          </w:r>
                        </w:p>
                        <w:p w:rsidR="00DB4584" w:rsidRDefault="00DB4584"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DB4584" w:rsidRDefault="00DB4584" w:rsidP="00932977">
                          <w:pPr>
                            <w:pStyle w:val="NormalWeb"/>
                            <w:spacing w:after="101" w:line="216" w:lineRule="auto"/>
                            <w:jc w:val="center"/>
                          </w:pPr>
                          <w:r>
                            <w:rPr>
                              <w:color w:val="FFFFFF" w:themeColor="light1"/>
                              <w:kern w:val="24"/>
                            </w:rPr>
                            <w:t>Module C</w:t>
                          </w:r>
                        </w:p>
                        <w:p w:rsidR="00DB4584" w:rsidRDefault="00DB4584"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43180">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43180">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6"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8"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43180">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43180">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43180">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43180">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143180">
      <w:pPr>
        <w:pStyle w:val="Problem"/>
      </w:pPr>
      <w:r>
        <w:t>Đặt vấn đề</w:t>
      </w:r>
    </w:p>
    <w:p w:rsidR="00356E2C" w:rsidRPr="00283B68" w:rsidRDefault="00356E2C" w:rsidP="00143180">
      <w:pPr>
        <w:pStyle w:val="Problem"/>
        <w:numPr>
          <w:ilvl w:val="0"/>
          <w:numId w:val="0"/>
        </w:numPr>
        <w:ind w:left="360"/>
      </w:pPr>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DB4584" w:rsidRPr="007D769F" w:rsidRDefault="00DB4584"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DB4584" w:rsidRPr="007D769F" w:rsidRDefault="00DB4584"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DB4584" w:rsidRPr="007D769F" w:rsidRDefault="00DB4584"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DB4584" w:rsidRPr="007D769F" w:rsidRDefault="00DB4584"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DB4584" w:rsidRPr="007D769F" w:rsidRDefault="00DB4584"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DB4584" w:rsidRPr="007D769F" w:rsidRDefault="00DB4584"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0"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0"/>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1" w:name="_Toc515781240"/>
      <w:r w:rsidRPr="00562157">
        <w:rPr>
          <w:lang w:val="en-US"/>
        </w:rPr>
        <w:t xml:space="preserve">Các chức năng của </w:t>
      </w:r>
      <w:bookmarkEnd w:id="325"/>
      <w:bookmarkEnd w:id="326"/>
      <w:r w:rsidR="00455AA8" w:rsidRPr="00562157">
        <w:rPr>
          <w:lang w:val="en-US"/>
        </w:rPr>
        <w:t>hệ thống</w:t>
      </w:r>
      <w:bookmarkEnd w:id="351"/>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2" w:name="_Toc359938303"/>
      <w:bookmarkStart w:id="353" w:name="_Toc360055380"/>
      <w:bookmarkStart w:id="354" w:name="_Toc360417504"/>
      <w:bookmarkStart w:id="355" w:name="_Toc360417684"/>
      <w:bookmarkStart w:id="356" w:name="_Toc515781243"/>
      <w:r w:rsidRPr="00562157">
        <w:rPr>
          <w:lang w:val="en-US"/>
        </w:rPr>
        <w:t>Kết luận</w:t>
      </w:r>
      <w:bookmarkEnd w:id="352"/>
      <w:bookmarkEnd w:id="353"/>
      <w:bookmarkEnd w:id="354"/>
      <w:bookmarkEnd w:id="355"/>
      <w:bookmarkEnd w:id="356"/>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7" w:name="_Ref517361455"/>
      <w:bookmarkStart w:id="358" w:name="_Hlk517361603"/>
      <w:r>
        <w:rPr>
          <w:lang w:val="en-US"/>
        </w:rPr>
        <w:t xml:space="preserve">Hệ thống chia sẻ </w:t>
      </w:r>
      <w:r w:rsidR="00600196">
        <w:rPr>
          <w:lang w:val="en-US"/>
        </w:rPr>
        <w:t>dữ liệu</w:t>
      </w:r>
      <w:r>
        <w:rPr>
          <w:lang w:val="en-US"/>
        </w:rPr>
        <w:t xml:space="preserve"> hỗ trợ tangible</w:t>
      </w:r>
      <w:bookmarkEnd w:id="357"/>
    </w:p>
    <w:p w:rsidR="00C55E26" w:rsidRPr="00562157" w:rsidRDefault="00C55E26" w:rsidP="00C55E26">
      <w:pPr>
        <w:pStyle w:val="ChapterSummary"/>
        <w:rPr>
          <w:rFonts w:eastAsiaTheme="minorEastAsia"/>
          <w:lang w:val="en-US"/>
        </w:rPr>
      </w:pPr>
      <w:bookmarkStart w:id="359"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8"/>
      <w:r>
        <w:rPr>
          <w:lang w:val="en-US"/>
        </w:rPr>
        <w:t xml:space="preserve">mọi người luôn </w:t>
      </w:r>
      <w:bookmarkEnd w:id="359"/>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0" w:name="_Ref517130795"/>
      <w:r w:rsidRPr="00562157">
        <w:rPr>
          <w:lang w:val="en-US"/>
        </w:rPr>
        <w:t>Kịch bản sử dụng hệ thống</w:t>
      </w:r>
      <w:bookmarkEnd w:id="360"/>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1" w:name="_Ref517187649"/>
      <w:r>
        <w:t>Xử lí hành động tương tác từ phía người dùng</w:t>
      </w:r>
      <w:bookmarkEnd w:id="361"/>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BB359F" w:rsidRDefault="00DB4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DB4584" w:rsidRPr="00BB359F" w:rsidRDefault="00DB4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B4584" w:rsidRPr="00792E82" w:rsidRDefault="00DB458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DB4584" w:rsidRPr="00792E82" w:rsidRDefault="00DB458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DB4584" w:rsidRPr="00BB359F" w:rsidRDefault="00DB4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DB4584" w:rsidRPr="00BB359F" w:rsidRDefault="00DB4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DB4584" w:rsidRPr="00792E82" w:rsidRDefault="00DB458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DB4584" w:rsidRPr="00792E82" w:rsidRDefault="00DB458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2"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2"/>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3" w:name="_Ref517363481"/>
      <w:r>
        <w:rPr>
          <w:lang w:val="en-US"/>
        </w:rPr>
        <w:t>Kết luận</w:t>
      </w:r>
      <w:bookmarkEnd w:id="363"/>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w:t>
      </w:r>
      <w:r>
        <w:rPr>
          <w:lang w:val="en-US"/>
        </w:rPr>
        <w:t xml:space="preserve">Hệ thống hỗ trợ người dùng xem các thông tin trên bản đồ, tương tác thông qua thiết bị ngoại vi như điện thoại thông minh. Hệ thống </w:t>
      </w:r>
      <w:r>
        <w:rPr>
          <w:lang w:val="en-US"/>
        </w:rPr>
        <w:lastRenderedPageBreak/>
        <w:t>cung cấp thông tin toàn diện và tổng quan của một khuc vực địa lý, ngoài ra cung cấp ch</w:t>
      </w:r>
      <w:r>
        <w:rPr>
          <w:lang w:val="en-US"/>
        </w:rPr>
        <w:t>o</w:t>
      </w:r>
      <w:r>
        <w:rPr>
          <w:lang w:val="en-US"/>
        </w:rPr>
        <w:t xml:space="preserve">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bookmarkStart w:id="364" w:name="_GoBack"/>
      <w:bookmarkEnd w:id="364"/>
    </w:p>
    <w:p w:rsidR="009A5232" w:rsidRDefault="009A5232" w:rsidP="009A5232">
      <w:pPr>
        <w:pStyle w:val="Heading2"/>
        <w:rPr>
          <w:lang w:val="en-US"/>
        </w:rPr>
      </w:pPr>
      <w:r>
        <w:rPr>
          <w:lang w:val="en-US"/>
        </w:rPr>
        <w:t>Hướng phát triển của đề tài</w:t>
      </w:r>
    </w:p>
    <w:p w:rsidR="009A5232" w:rsidRPr="009A5232" w:rsidRDefault="009A5232" w:rsidP="009A5232">
      <w:pPr>
        <w:rPr>
          <w:lang w:val="en-US"/>
        </w:rPr>
      </w:pPr>
    </w:p>
    <w:p w:rsidR="009A5232" w:rsidRPr="009A5232" w:rsidRDefault="009A5232" w:rsidP="009A5232">
      <w:pPr>
        <w:rPr>
          <w:lang w:val="en-US"/>
        </w:rPr>
      </w:pPr>
      <w:r>
        <w:rPr>
          <w:lang w:val="en-US"/>
        </w:rPr>
        <w:t>Nhu cầu chia sẻ hình ảnh giữa mọi người luô</w:t>
      </w:r>
    </w:p>
    <w:p w:rsidR="006D712D" w:rsidRPr="00562157" w:rsidRDefault="006D712D" w:rsidP="006D712D">
      <w:pPr>
        <w:pStyle w:val="Pagetitle"/>
        <w:rPr>
          <w:lang w:val="en-US"/>
        </w:rPr>
      </w:pPr>
      <w:bookmarkStart w:id="365" w:name="_Toc515781244"/>
      <w:r>
        <w:rPr>
          <w:lang w:val="en-US"/>
        </w:rPr>
        <w:lastRenderedPageBreak/>
        <w:t>TÀI LIỆU THAM KHẢO</w:t>
      </w:r>
      <w:bookmarkEnd w:id="365"/>
    </w:p>
    <w:p w:rsidR="006D712D" w:rsidRPr="006D712D" w:rsidRDefault="006D712D" w:rsidP="006D712D">
      <w:pPr>
        <w:rPr>
          <w:lang w:val="en-US"/>
        </w:rPr>
      </w:pPr>
    </w:p>
    <w:bookmarkEnd w:id="246"/>
    <w:bookmarkEnd w:id="247"/>
    <w:p w:rsidR="00911FEB" w:rsidRPr="00911FEB" w:rsidRDefault="007853F0" w:rsidP="00911FE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911FEB" w:rsidRPr="00911FEB">
        <w:rPr>
          <w:noProof/>
        </w:rPr>
        <w:t>[1]</w:t>
      </w:r>
      <w:r w:rsidR="00911FEB" w:rsidRPr="00911FEB">
        <w:rPr>
          <w:noProof/>
        </w:rPr>
        <w:tab/>
        <w:t xml:space="preserve">E. Sharlin, B. Watson, Y. Kitamura, F. Kishino, and Y. Itoh, “On tangible user interfaces, humans and spatiality,” </w:t>
      </w:r>
      <w:r w:rsidR="00911FEB" w:rsidRPr="00911FEB">
        <w:rPr>
          <w:i/>
          <w:iCs/>
          <w:noProof/>
        </w:rPr>
        <w:t>Pers. Ubiquitous Comput.</w:t>
      </w:r>
      <w:r w:rsidR="00911FEB" w:rsidRPr="00911FEB">
        <w:rPr>
          <w:noProof/>
        </w:rPr>
        <w:t>, vol. 8, no. 5, pp. 338–346, Sep. 2004.</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2]</w:t>
      </w:r>
      <w:r w:rsidRPr="00911FEB">
        <w:rPr>
          <w:noProof/>
        </w:rPr>
        <w:tab/>
        <w:t xml:space="preserve">E. Hornecker and J. Buur, “Getting a grip on tangible interaction,” in </w:t>
      </w:r>
      <w:r w:rsidRPr="00911FEB">
        <w:rPr>
          <w:i/>
          <w:iCs/>
          <w:noProof/>
        </w:rPr>
        <w:t>Proceedings of the SIGCHI conference on Human Factors in computing systems  - CHI ’06</w:t>
      </w:r>
      <w:r w:rsidRPr="00911FEB">
        <w:rPr>
          <w:noProof/>
        </w:rPr>
        <w:t>, 2006, p. 437.</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3]</w:t>
      </w:r>
      <w:r w:rsidRPr="00911FEB">
        <w:rPr>
          <w:noProof/>
        </w:rPr>
        <w:tab/>
        <w:t xml:space="preserve">B. Ullmer, H. Ishii, and R. J. K. Jacob, “Token+constraint systems for tangible interaction with digital information,” </w:t>
      </w:r>
      <w:r w:rsidRPr="00911FEB">
        <w:rPr>
          <w:i/>
          <w:iCs/>
          <w:noProof/>
        </w:rPr>
        <w:t>ACM Trans. Comput. Interact.</w:t>
      </w:r>
      <w:r w:rsidRPr="00911FEB">
        <w:rPr>
          <w:noProof/>
        </w:rPr>
        <w:t>, vol. 12, no. 1, pp. 81–118, Mar. 2005.</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4]</w:t>
      </w:r>
      <w:r w:rsidRPr="00911FEB">
        <w:rPr>
          <w:noProof/>
        </w:rPr>
        <w:tab/>
        <w:t xml:space="preserve">H. Ishii, C. Wisneski, J. Orbanes, B. Chun, and J. Paradiso, “PingPongPlus,” in </w:t>
      </w:r>
      <w:r w:rsidRPr="00911FEB">
        <w:rPr>
          <w:i/>
          <w:iCs/>
          <w:noProof/>
        </w:rPr>
        <w:t>Proceedings of the SIGCHI conference on Human factors in computing systems the CHI is the limit - CHI ’99</w:t>
      </w:r>
      <w:r w:rsidRPr="00911FEB">
        <w:rPr>
          <w:noProof/>
        </w:rPr>
        <w:t>, 1999, pp. 394–401.</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5]</w:t>
      </w:r>
      <w:r w:rsidRPr="00911FEB">
        <w:rPr>
          <w:noProof/>
        </w:rPr>
        <w:tab/>
        <w:t>J. Patten, H. Ishii, J. Hines, and G. Pangaro, “Sensetable: A Wireless Object Tracking Platform for Tangible User Interfaces.”</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6]</w:t>
      </w:r>
      <w:r w:rsidRPr="00911FEB">
        <w:rPr>
          <w:noProof/>
        </w:rPr>
        <w:tab/>
        <w:t xml:space="preserve">J. Patten, B. Recht, and H. Ishii, “Interaction techniques for musical performance with tabletop tangible interfaces,” in </w:t>
      </w:r>
      <w:r w:rsidRPr="00911FEB">
        <w:rPr>
          <w:i/>
          <w:iCs/>
          <w:noProof/>
        </w:rPr>
        <w:t>Proceedings of the 2006 ACM SIGCHI international conference on Advances in computer entertainment technology  - ACE ’06</w:t>
      </w:r>
      <w:r w:rsidRPr="00911FEB">
        <w:rPr>
          <w:noProof/>
        </w:rPr>
        <w:t>, 2006, p. 27.</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7]</w:t>
      </w:r>
      <w:r w:rsidRPr="00911FEB">
        <w:rPr>
          <w:noProof/>
        </w:rPr>
        <w:tab/>
        <w:t xml:space="preserve">A. DeVincenzi, L. Yao, H. Ishii, and R. Raskar, “Kinected conference,” in </w:t>
      </w:r>
      <w:r w:rsidRPr="00911FEB">
        <w:rPr>
          <w:i/>
          <w:iCs/>
          <w:noProof/>
        </w:rPr>
        <w:t>Proceedings of the ACM 2011 conference on Computer supported cooperative work - CSCW ’11</w:t>
      </w:r>
      <w:r w:rsidRPr="00911FEB">
        <w:rPr>
          <w:noProof/>
        </w:rPr>
        <w:t>, 2011, p. 621.</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8]</w:t>
      </w:r>
      <w:r w:rsidRPr="00911FEB">
        <w:rPr>
          <w:noProof/>
        </w:rPr>
        <w:tab/>
        <w:t xml:space="preserve">L. Yao, R. Niiyama, J. Ou, S. Follmer, C. Della Silva, and H. Ishii, “PneUI,” in </w:t>
      </w:r>
      <w:r w:rsidRPr="00911FEB">
        <w:rPr>
          <w:i/>
          <w:iCs/>
          <w:noProof/>
        </w:rPr>
        <w:t>Proceedings of the 26th annual ACM symposium on User interface software and technology - UIST ’13</w:t>
      </w:r>
      <w:r w:rsidRPr="00911FEB">
        <w:rPr>
          <w:noProof/>
        </w:rPr>
        <w:t>, 2013, pp. 13–22.</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9]</w:t>
      </w:r>
      <w:r w:rsidRPr="00911FEB">
        <w:rPr>
          <w:noProof/>
        </w:rPr>
        <w:tab/>
        <w:t>“&amp;quot; Shaping Watersheds &amp;quot; Augmented Reality Sandbox Facilitation Guide Shaping Watersheds AR Sandbox Facilitator’s Guide.”</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0]</w:t>
      </w:r>
      <w:r w:rsidRPr="00911FEB">
        <w:rPr>
          <w:noProof/>
        </w:rPr>
        <w:tab/>
        <w:t>J. J. Kuenzi, “Science, Technology, Engineering, and Mathematics (STEM) Education: A Primer,” 2012.</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1]</w:t>
      </w:r>
      <w:r w:rsidRPr="00911FEB">
        <w:rPr>
          <w:noProof/>
        </w:rPr>
        <w:tab/>
        <w:t>S. Paul, S. Basu, and M. Nasipuri, “Microsoft Kinect in Gesture Recognition: A Short Review.”</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2]</w:t>
      </w:r>
      <w:r w:rsidRPr="00911FEB">
        <w:rPr>
          <w:noProof/>
        </w:rPr>
        <w:tab/>
        <w:t xml:space="preserve">J. Haas and B. Moriarty, “A History of the Unity Game Engine An Interactive </w:t>
      </w:r>
      <w:r w:rsidRPr="00911FEB">
        <w:rPr>
          <w:noProof/>
        </w:rPr>
        <w:lastRenderedPageBreak/>
        <w:t>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6FAF" w:rsidRDefault="00596FAF" w:rsidP="00CD778B">
      <w:r>
        <w:separator/>
      </w:r>
    </w:p>
    <w:p w:rsidR="00596FAF" w:rsidRDefault="00596FAF" w:rsidP="00CD778B"/>
  </w:endnote>
  <w:endnote w:type="continuationSeparator" w:id="0">
    <w:p w:rsidR="00596FAF" w:rsidRDefault="00596FAF" w:rsidP="00CD778B">
      <w:r>
        <w:continuationSeparator/>
      </w:r>
    </w:p>
    <w:p w:rsidR="00596FAF" w:rsidRDefault="00596FAF"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DB4584" w:rsidRDefault="00DB458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6FAF" w:rsidRDefault="00596FAF" w:rsidP="00CD778B">
      <w:r>
        <w:separator/>
      </w:r>
    </w:p>
    <w:p w:rsidR="00596FAF" w:rsidRDefault="00596FAF" w:rsidP="00CD778B"/>
  </w:footnote>
  <w:footnote w:type="continuationSeparator" w:id="0">
    <w:p w:rsidR="00596FAF" w:rsidRDefault="00596FAF" w:rsidP="00CD778B">
      <w:r>
        <w:continuationSeparator/>
      </w:r>
    </w:p>
    <w:p w:rsidR="00596FAF" w:rsidRDefault="00596FAF"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8" type="#_x0000_t75" style="width:10.9pt;height:10.9pt" o:bullet="t">
        <v:imagedata r:id="rId1" o:title="BD14565_"/>
      </v:shape>
    </w:pict>
  </w:numPicBullet>
  <w:numPicBullet w:numPicBulletId="1">
    <w:pict>
      <v:shape id="_x0000_i1169" type="#_x0000_t75" style="width:9.2pt;height:9.2pt" o:bullet="t">
        <v:imagedata r:id="rId2" o:title="BD14755_"/>
      </v:shape>
    </w:pict>
  </w:numPicBullet>
  <w:numPicBullet w:numPicBulletId="2">
    <w:pict>
      <v:shape id="_x0000_i1170" type="#_x0000_t75" style="width:10.9pt;height:10.9pt" o:bullet="t">
        <v:imagedata r:id="rId3" o:title="BD14752_"/>
      </v:shape>
    </w:pict>
  </w:numPicBullet>
  <w:numPicBullet w:numPicBulletId="3">
    <w:pict>
      <v:shape id="_x0000_i1171" type="#_x0000_t75" style="width:9.2pt;height:9.2pt" o:bullet="t">
        <v:imagedata r:id="rId4" o:title="BD14581_"/>
      </v:shape>
    </w:pict>
  </w:numPicBullet>
  <w:numPicBullet w:numPicBulletId="4">
    <w:pict>
      <v:shape id="_x0000_i1172" type="#_x0000_t75" style="width:25.1pt;height:31.8pt" o:bullet="t">
        <v:imagedata r:id="rId5" o:title="light"/>
      </v:shape>
    </w:pict>
  </w:numPicBullet>
  <w:numPicBullet w:numPicBulletId="5">
    <w:pict>
      <v:shape id="_x0000_i1173" type="#_x0000_t75" style="width:25.1pt;height:25.1pt" o:bullet="t">
        <v:imagedata r:id="rId6" o:title="key"/>
      </v:shape>
    </w:pict>
  </w:numPicBullet>
  <w:numPicBullet w:numPicBulletId="6">
    <w:pict>
      <v:shape id="_x0000_i1174" type="#_x0000_t75" style="width:25.1pt;height:30.15pt" o:bullet="t">
        <v:imagedata r:id="rId7" o:title="lock1"/>
      </v:shape>
    </w:pict>
  </w:numPicBullet>
  <w:numPicBullet w:numPicBulletId="7">
    <w:pict>
      <v:shape id="_x0000_i1175" type="#_x0000_t75" style="width:30.15pt;height:39.35pt" o:bullet="t">
        <v:imagedata r:id="rId8" o:title="ProblemBullet"/>
      </v:shape>
    </w:pict>
  </w:numPicBullet>
  <w:numPicBullet w:numPicBulletId="8">
    <w:pict>
      <v:shape id="_x0000_i1176" type="#_x0000_t75" style="width:29.3pt;height:39.3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1EFD7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3.pn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6.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edrawsoft.com/umldiagramtemplate.php" TargetMode="External"/><Relationship Id="rId63" Type="http://schemas.openxmlformats.org/officeDocument/2006/relationships/hyperlink" Target="https://pterneas.com/2014/03/13/kinect-for-windows-version-2-body-tracking/" TargetMode="External"/><Relationship Id="rId68" Type="http://schemas.openxmlformats.org/officeDocument/2006/relationships/image" Target="media/image54.png"/><Relationship Id="rId76"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viblo.asia/p/co-ban-ve-engine-vat-ly-trong-unity-3OEqGj1PM9bL" TargetMode="External"/><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60.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6.jpeg"/><Relationship Id="rId58" Type="http://schemas.openxmlformats.org/officeDocument/2006/relationships/image" Target="media/image48.jpeg"/><Relationship Id="rId66" Type="http://schemas.openxmlformats.org/officeDocument/2006/relationships/image" Target="media/image53.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hyperlink" Target="https://brekel.com/kinect-2-details-specifications-observations/" TargetMode="External"/><Relationship Id="rId82" Type="http://schemas.openxmlformats.org/officeDocument/2006/relationships/image" Target="media/image65.png"/><Relationship Id="rId90" Type="http://schemas.openxmlformats.org/officeDocument/2006/relationships/image" Target="media/image70.pn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hyperlink" Target="https://developer.vuforia.com/vui/auth/register" TargetMode="External"/><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290.png"/><Relationship Id="rId43" Type="http://schemas.openxmlformats.org/officeDocument/2006/relationships/image" Target="media/image37.jpeg"/><Relationship Id="rId48" Type="http://schemas.openxmlformats.org/officeDocument/2006/relationships/image" Target="media/image41.jpeg"/><Relationship Id="rId56" Type="http://schemas.openxmlformats.org/officeDocument/2006/relationships/image" Target="media/image44.png"/><Relationship Id="rId64" Type="http://schemas.openxmlformats.org/officeDocument/2006/relationships/image" Target="media/image51.jpeg"/><Relationship Id="rId69" Type="http://schemas.openxmlformats.org/officeDocument/2006/relationships/hyperlink" Target="https://docs.unity3d.com/Manual/Materials.html" TargetMode="External"/><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jpeg"/><Relationship Id="rId93" Type="http://schemas.openxmlformats.org/officeDocument/2006/relationships/image" Target="media/image74.png"/><Relationship Id="rId98" Type="http://schemas.openxmlformats.org/officeDocument/2006/relationships/hyperlink" Target="https://code.tutsplus.com/tutorials/an-introduction-to-model-view-presenter-on-android--cms-26162" TargetMode="External"/><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8.png"/><Relationship Id="rId38" Type="http://schemas.openxmlformats.org/officeDocument/2006/relationships/image" Target="media/image32.jpeg"/><Relationship Id="rId46" Type="http://schemas.openxmlformats.org/officeDocument/2006/relationships/hyperlink" Target="https://www.edrawsoft.com/umldiagramtemplate.php" TargetMode="External"/><Relationship Id="rId59" Type="http://schemas.openxmlformats.org/officeDocument/2006/relationships/hyperlink" Target="https://www.mindtreatstudios.com/the-art-of-speech/" TargetMode="External"/><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7.jpeg"/><Relationship Id="rId62" Type="http://schemas.openxmlformats.org/officeDocument/2006/relationships/image" Target="media/image50.jpeg"/><Relationship Id="rId70" Type="http://schemas.openxmlformats.org/officeDocument/2006/relationships/image" Target="media/image55.png"/><Relationship Id="rId75" Type="http://schemas.openxmlformats.org/officeDocument/2006/relationships/image" Target="media/image58.png"/><Relationship Id="rId83" Type="http://schemas.openxmlformats.org/officeDocument/2006/relationships/hyperlink" Target="https://docs.unity3d.com/Manual/Lighting.html" TargetMode="External"/><Relationship Id="rId88" Type="http://schemas.openxmlformats.org/officeDocument/2006/relationships/image" Target="media/image68.png"/><Relationship Id="rId91" Type="http://schemas.openxmlformats.org/officeDocument/2006/relationships/image" Target="media/image72.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2.png"/><Relationship Id="rId28" Type="http://schemas.openxmlformats.org/officeDocument/2006/relationships/image" Target="media/image25.png"/><Relationship Id="rId36" Type="http://schemas.openxmlformats.org/officeDocument/2006/relationships/image" Target="media/image30.png"/><Relationship Id="rId49" Type="http://schemas.openxmlformats.org/officeDocument/2006/relationships/image" Target="media/image42.jpeg"/><Relationship Id="rId57" Type="http://schemas.openxmlformats.org/officeDocument/2006/relationships/hyperlink" Target="https://www.slideshare.net/MarcoDAlessandro/nui-e-biometrics-in-windows-10" TargetMode="External"/><Relationship Id="rId10" Type="http://schemas.openxmlformats.org/officeDocument/2006/relationships/image" Target="media/image10.png"/><Relationship Id="rId31" Type="http://schemas.openxmlformats.org/officeDocument/2006/relationships/image" Target="media/image250.png"/><Relationship Id="rId44" Type="http://schemas.openxmlformats.org/officeDocument/2006/relationships/image" Target="media/image38.jpeg"/><Relationship Id="rId52" Type="http://schemas.openxmlformats.org/officeDocument/2006/relationships/image" Target="media/image45.jpeg"/><Relationship Id="rId60" Type="http://schemas.openxmlformats.org/officeDocument/2006/relationships/image" Target="media/image49.jpeg"/><Relationship Id="rId65" Type="http://schemas.openxmlformats.org/officeDocument/2006/relationships/image" Target="media/image52.png"/><Relationship Id="rId73" Type="http://schemas.openxmlformats.org/officeDocument/2006/relationships/hyperlink" Target="http://www.clonefactor.com/wordpress/unity3d-show-room/raycast-gizmos-visualizer/" TargetMode="External"/><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71.png"/><Relationship Id="rId94" Type="http://schemas.openxmlformats.org/officeDocument/2006/relationships/image" Target="media/image7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6B8143CB-537E-46D7-AC43-55EBBD148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8223</Words>
  <Characters>103872</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185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3T14:2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